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F7C6D2" w14:textId="042261CA" w:rsidR="004D159F" w:rsidRDefault="004D159F" w:rsidP="004D159F">
      <w:pPr>
        <w:rPr>
          <w:b/>
        </w:rPr>
      </w:pPr>
      <w:r>
        <w:rPr>
          <w:b/>
        </w:rPr>
        <w:t xml:space="preserve">Supplementary Table 1 </w:t>
      </w:r>
      <w:r>
        <w:t xml:space="preserve">– </w:t>
      </w:r>
      <w:bookmarkStart w:id="0" w:name="_GoBack"/>
      <w:r>
        <w:rPr>
          <w:b/>
        </w:rPr>
        <w:t>Comparison of medical and vet students with and without exams during the survey period</w:t>
      </w:r>
      <w:bookmarkEnd w:id="0"/>
    </w:p>
    <w:tbl>
      <w:tblPr>
        <w:tblW w:w="9939" w:type="dxa"/>
        <w:tblLook w:val="04A0" w:firstRow="1" w:lastRow="0" w:firstColumn="1" w:lastColumn="0" w:noHBand="0" w:noVBand="1"/>
      </w:tblPr>
      <w:tblGrid>
        <w:gridCol w:w="306"/>
        <w:gridCol w:w="3621"/>
        <w:gridCol w:w="1337"/>
        <w:gridCol w:w="1669"/>
        <w:gridCol w:w="1337"/>
        <w:gridCol w:w="1669"/>
      </w:tblGrid>
      <w:tr w:rsidR="004D159F" w:rsidRPr="0066665C" w14:paraId="3F9E2578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3345C" w14:textId="77777777" w:rsidR="004D159F" w:rsidRPr="0066665C" w:rsidRDefault="004D159F" w:rsidP="00B22EE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CB7F6" w14:textId="77777777" w:rsidR="004D159F" w:rsidRPr="0066665C" w:rsidRDefault="004D159F" w:rsidP="00B22E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0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A5306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Medicine</w:t>
            </w:r>
          </w:p>
        </w:tc>
        <w:tc>
          <w:tcPr>
            <w:tcW w:w="30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FF45B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Vet Sciences</w:t>
            </w:r>
          </w:p>
        </w:tc>
      </w:tr>
      <w:tr w:rsidR="004D159F" w:rsidRPr="0066665C" w14:paraId="09CC0E96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104157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3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76ACA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B8AC76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Year 1 - Exam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BD05FA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Year 2 - No Exam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B433A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Year 4 - Exam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6EE822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Year 3 - No Exam</w:t>
            </w:r>
          </w:p>
        </w:tc>
      </w:tr>
      <w:tr w:rsidR="004D159F" w:rsidRPr="0066665C" w14:paraId="77E7673A" w14:textId="77777777" w:rsidTr="00B22EE4">
        <w:trPr>
          <w:trHeight w:val="284"/>
        </w:trPr>
        <w:tc>
          <w:tcPr>
            <w:tcW w:w="39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846BD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Depression (PHQ-9 score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EADFA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5509F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2C6E5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4FE95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4D159F" w:rsidRPr="0066665C" w14:paraId="7EEBC3F7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018C1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2612D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≥10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6FCFA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21 (15.9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3BF96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41 (31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9C340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5 (21.1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41523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5 (20.8)</w:t>
            </w:r>
          </w:p>
        </w:tc>
      </w:tr>
      <w:tr w:rsidR="004D159F" w:rsidRPr="0066665C" w14:paraId="069BDF96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9DC6F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A51FD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≥20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80B36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0 (0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2E836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4 (3.1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35868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 (1.4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339C4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0 (0)</w:t>
            </w:r>
          </w:p>
        </w:tc>
      </w:tr>
      <w:tr w:rsidR="004D159F" w:rsidRPr="0066665C" w14:paraId="27885983" w14:textId="77777777" w:rsidTr="00B22EE4">
        <w:trPr>
          <w:trHeight w:val="284"/>
        </w:trPr>
        <w:tc>
          <w:tcPr>
            <w:tcW w:w="39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D26A1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Anxiety (GAD-7 score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FBD9D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A02AF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5B477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8F83E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4D159F" w:rsidRPr="0066665C" w14:paraId="450F971F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EBB26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E825C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≥10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BF04B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33 (25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E442A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39 (29.8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9CDB6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4 (19.7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5796A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5 (20.8)</w:t>
            </w:r>
          </w:p>
        </w:tc>
      </w:tr>
      <w:tr w:rsidR="004D159F" w:rsidRPr="0066665C" w14:paraId="21D64426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56246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7BB05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≥15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E935F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3 (9.8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88B49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20 (15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45F4F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7 (9.9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95A34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 (4.2)</w:t>
            </w:r>
          </w:p>
        </w:tc>
      </w:tr>
      <w:tr w:rsidR="004D159F" w:rsidRPr="0066665C" w14:paraId="774655AA" w14:textId="77777777" w:rsidTr="00B22EE4">
        <w:trPr>
          <w:trHeight w:val="284"/>
        </w:trPr>
        <w:tc>
          <w:tcPr>
            <w:tcW w:w="39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135AE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Alcohol use disorders (AUDIT score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51FD1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252F8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5B6DB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4C354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4D159F" w:rsidRPr="0066665C" w14:paraId="5C516417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14707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EC384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≥8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F6EFB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65 (49.2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1465C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54 (41.2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51396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25 (35.2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D2500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4 (16.7)</w:t>
            </w:r>
          </w:p>
        </w:tc>
      </w:tr>
      <w:tr w:rsidR="004D159F" w:rsidRPr="0066665C" w14:paraId="2CD64D21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9A032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36FD7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≥16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63E22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9 (6.8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A6C93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6 (4.6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43585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5 (7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5FB4A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0 (0)</w:t>
            </w:r>
          </w:p>
        </w:tc>
      </w:tr>
      <w:tr w:rsidR="004D159F" w:rsidRPr="0066665C" w14:paraId="7F6AFBB5" w14:textId="77777777" w:rsidTr="00B22EE4">
        <w:trPr>
          <w:trHeight w:val="284"/>
        </w:trPr>
        <w:tc>
          <w:tcPr>
            <w:tcW w:w="39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9BF95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Self-harm/Suicidal behaviour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793BD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BA6FC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1C59F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747D2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4D159F" w:rsidRPr="0066665C" w14:paraId="6FE77C68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74657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24D8D" w14:textId="77777777" w:rsidR="004D159F" w:rsidRPr="00A548B0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uicidal </w:t>
            </w:r>
            <w:proofErr w:type="spellStart"/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thoughts</w:t>
            </w:r>
            <w:r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  <w:t>a</w:t>
            </w:r>
            <w:proofErr w:type="spellEnd"/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5DACF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0 (0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82710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4 (3.1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F9849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0 (0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1EB95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0 (0)</w:t>
            </w:r>
          </w:p>
        </w:tc>
      </w:tr>
      <w:tr w:rsidR="004D159F" w:rsidRPr="0066665C" w14:paraId="2C4D40A7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C9459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3E9D4" w14:textId="77777777" w:rsidR="004D159F" w:rsidRPr="00A548B0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elf-harm (regardless of </w:t>
            </w:r>
            <w:proofErr w:type="gramStart"/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intent)</w:t>
            </w:r>
            <w:r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  <w:t>b</w:t>
            </w:r>
            <w:proofErr w:type="gramEnd"/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E5F80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0 (7.6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2AA83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4 (10.7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4247A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2 (2.8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841B2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 (4.2)</w:t>
            </w:r>
          </w:p>
        </w:tc>
      </w:tr>
      <w:tr w:rsidR="004D159F" w:rsidRPr="0066665C" w14:paraId="428AA93A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60B3B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991A1" w14:textId="77777777" w:rsidR="004D159F" w:rsidRPr="00A548B0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elf-harm with </w:t>
            </w:r>
            <w:proofErr w:type="spellStart"/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intent</w:t>
            </w:r>
            <w:r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  <w:t>b</w:t>
            </w:r>
            <w:proofErr w:type="spellEnd"/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493FF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2 (1.5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E748E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5 (3.8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A3A09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 (1.4)</w:t>
            </w: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14BED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0 (0)</w:t>
            </w:r>
          </w:p>
        </w:tc>
      </w:tr>
      <w:tr w:rsidR="004D159F" w:rsidRPr="0066665C" w14:paraId="3540B7EC" w14:textId="77777777" w:rsidTr="00B22EE4">
        <w:trPr>
          <w:trHeight w:val="284"/>
        </w:trPr>
        <w:tc>
          <w:tcPr>
            <w:tcW w:w="39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ADFB9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Wellbeing (WEMWBS score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5AB40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7976F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9475B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33338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4D159F" w:rsidRPr="0066665C" w14:paraId="4A501FA7" w14:textId="77777777" w:rsidTr="00B22EE4">
        <w:trPr>
          <w:trHeight w:val="284"/>
        </w:trPr>
        <w:tc>
          <w:tcPr>
            <w:tcW w:w="3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DCA4A4" w14:textId="77777777" w:rsidR="004D159F" w:rsidRPr="0066665C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3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A4DB21" w14:textId="77777777" w:rsidR="004D159F" w:rsidRPr="00A548B0" w:rsidRDefault="004D159F" w:rsidP="00B22EE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Below national </w:t>
            </w:r>
            <w:proofErr w:type="spellStart"/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average</w:t>
            </w:r>
            <w:r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  <w:t>c</w:t>
            </w:r>
            <w:proofErr w:type="spellEnd"/>
          </w:p>
        </w:tc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7759A0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77 (58.3)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64AC2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94 (71.8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5EC33A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54 (76.1)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745E3D" w14:textId="77777777" w:rsidR="004D159F" w:rsidRPr="0066665C" w:rsidRDefault="004D159F" w:rsidP="00B22EE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66665C">
              <w:rPr>
                <w:rFonts w:ascii="Calibri" w:eastAsia="Times New Roman" w:hAnsi="Calibri" w:cs="Times New Roman"/>
                <w:color w:val="000000"/>
                <w:lang w:eastAsia="en-GB"/>
              </w:rPr>
              <w:t>14 (58.3)</w:t>
            </w:r>
          </w:p>
        </w:tc>
      </w:tr>
    </w:tbl>
    <w:p w14:paraId="7EDB2D2B" w14:textId="77777777" w:rsidR="004D159F" w:rsidRDefault="004D159F" w:rsidP="004D159F">
      <w:pPr>
        <w:spacing w:after="0" w:line="240" w:lineRule="auto"/>
        <w:rPr>
          <w:sz w:val="20"/>
          <w:szCs w:val="20"/>
        </w:rPr>
      </w:pPr>
    </w:p>
    <w:p w14:paraId="3960D337" w14:textId="77777777" w:rsidR="004D159F" w:rsidRPr="00227B16" w:rsidRDefault="004D159F" w:rsidP="004D159F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  <w:vertAlign w:val="superscript"/>
        </w:rPr>
        <w:t>a</w:t>
      </w:r>
      <w:r w:rsidRPr="00227B16">
        <w:rPr>
          <w:sz w:val="20"/>
          <w:szCs w:val="20"/>
        </w:rPr>
        <w:t xml:space="preserve"> nearly </w:t>
      </w:r>
      <w:proofErr w:type="spellStart"/>
      <w:r w:rsidRPr="00227B16">
        <w:rPr>
          <w:sz w:val="20"/>
          <w:szCs w:val="20"/>
        </w:rPr>
        <w:t>everyday</w:t>
      </w:r>
      <w:proofErr w:type="spellEnd"/>
      <w:r>
        <w:rPr>
          <w:sz w:val="20"/>
          <w:szCs w:val="20"/>
        </w:rPr>
        <w:t xml:space="preserve"> in the last 2 weeks</w:t>
      </w:r>
    </w:p>
    <w:p w14:paraId="5293C3EA" w14:textId="77777777" w:rsidR="004D159F" w:rsidRPr="00227B16" w:rsidRDefault="004D159F" w:rsidP="004D159F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  <w:vertAlign w:val="superscript"/>
        </w:rPr>
        <w:t>b</w:t>
      </w:r>
      <w:r w:rsidRPr="00227B16">
        <w:rPr>
          <w:sz w:val="20"/>
          <w:szCs w:val="20"/>
        </w:rPr>
        <w:t xml:space="preserve"> in the last 12 months</w:t>
      </w:r>
    </w:p>
    <w:p w14:paraId="09CFC72C" w14:textId="1A69C48A" w:rsidR="004D159F" w:rsidRPr="00227B16" w:rsidRDefault="004D159F" w:rsidP="004D159F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  <w:vertAlign w:val="superscript"/>
        </w:rPr>
        <w:t>c</w:t>
      </w:r>
      <w:r w:rsidRPr="00227B16">
        <w:rPr>
          <w:sz w:val="20"/>
          <w:szCs w:val="20"/>
        </w:rPr>
        <w:t xml:space="preserve"> </w:t>
      </w:r>
      <w:r>
        <w:rPr>
          <w:sz w:val="20"/>
          <w:szCs w:val="20"/>
        </w:rPr>
        <w:t>Below the national average</w:t>
      </w:r>
      <w:r w:rsidRPr="00227B16">
        <w:rPr>
          <w:sz w:val="20"/>
          <w:szCs w:val="20"/>
        </w:rPr>
        <w:t xml:space="preserve"> = 23.</w:t>
      </w:r>
      <w:r>
        <w:rPr>
          <w:sz w:val="20"/>
          <w:szCs w:val="20"/>
        </w:rPr>
        <w:t xml:space="preserve">63 </w:t>
      </w:r>
      <w:r>
        <w:fldChar w:fldCharType="begin">
          <w:fldData xml:space="preserve">PEVuZE5vdGU+PENpdGU+PEF1dGhvcj5OZyBGYXQ8L0F1dGhvcj48WWVhcj4yMDE3PC9ZZWFyPjxS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</w:fldData>
        </w:fldChar>
      </w:r>
      <w:r w:rsidR="000F023F">
        <w:instrText xml:space="preserve"> ADDIN EN.CITE </w:instrText>
      </w:r>
      <w:r w:rsidR="000F023F">
        <w:fldChar w:fldCharType="begin">
          <w:fldData xml:space="preserve">PEVuZE5vdGU+PENpdGU+PEF1dGhvcj5OZyBGYXQ8L0F1dGhvcj48WWVhcj4yMDE3PC9ZZWFyPjxS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</w:fldData>
        </w:fldChar>
      </w:r>
      <w:r w:rsidR="000F023F">
        <w:instrText xml:space="preserve"> ADDIN EN.CITE.DATA </w:instrText>
      </w:r>
      <w:r w:rsidR="000F023F">
        <w:fldChar w:fldCharType="end"/>
      </w:r>
      <w:r>
        <w:fldChar w:fldCharType="separate"/>
      </w:r>
      <w:r w:rsidR="000F023F">
        <w:rPr>
          <w:noProof/>
        </w:rPr>
        <w:t>(1)</w:t>
      </w:r>
      <w:r>
        <w:fldChar w:fldCharType="end"/>
      </w:r>
    </w:p>
    <w:p w14:paraId="2FCD5387" w14:textId="366D3147" w:rsidR="00715516" w:rsidRDefault="00715516" w:rsidP="00715516">
      <w:pPr>
        <w:rPr>
          <w:sz w:val="20"/>
          <w:szCs w:val="20"/>
        </w:rPr>
      </w:pPr>
    </w:p>
    <w:sectPr w:rsidR="00715516" w:rsidSect="00B660D1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377C78" w14:textId="77777777" w:rsidR="00187AE3" w:rsidRDefault="00187AE3" w:rsidP="00D21750">
      <w:pPr>
        <w:spacing w:after="0" w:line="240" w:lineRule="auto"/>
      </w:pPr>
      <w:r>
        <w:separator/>
      </w:r>
    </w:p>
  </w:endnote>
  <w:endnote w:type="continuationSeparator" w:id="0">
    <w:p w14:paraId="367BCE7C" w14:textId="77777777" w:rsidR="00187AE3" w:rsidRDefault="00187AE3" w:rsidP="00D21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3713031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35FE646" w14:textId="2270A976" w:rsidR="00187AE3" w:rsidRDefault="00187AE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E144C42" w14:textId="77777777" w:rsidR="00187AE3" w:rsidRDefault="00187AE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B05063" w14:textId="77777777" w:rsidR="00187AE3" w:rsidRDefault="00187AE3" w:rsidP="00D21750">
      <w:pPr>
        <w:spacing w:after="0" w:line="240" w:lineRule="auto"/>
      </w:pPr>
      <w:r>
        <w:separator/>
      </w:r>
    </w:p>
  </w:footnote>
  <w:footnote w:type="continuationSeparator" w:id="0">
    <w:p w14:paraId="30B00821" w14:textId="77777777" w:rsidR="00187AE3" w:rsidRDefault="00187AE3" w:rsidP="00D2175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9A7CCA"/>
    <w:multiLevelType w:val="hybridMultilevel"/>
    <w:tmpl w:val="5AF043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46350D3"/>
    <w:multiLevelType w:val="hybridMultilevel"/>
    <w:tmpl w:val="CD1640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126B68"/>
    <w:multiLevelType w:val="hybridMultilevel"/>
    <w:tmpl w:val="8E4ED2F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797DAD"/>
    <w:multiLevelType w:val="hybridMultilevel"/>
    <w:tmpl w:val="30D6EE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330574F"/>
    <w:multiLevelType w:val="hybridMultilevel"/>
    <w:tmpl w:val="606EE5C2"/>
    <w:lvl w:ilvl="0" w:tplc="F8D6EF20">
      <w:start w:val="1"/>
      <w:numFmt w:val="decimal"/>
      <w:lvlText w:val="%1."/>
      <w:lvlJc w:val="left"/>
      <w:pPr>
        <w:ind w:left="720" w:hanging="360"/>
      </w:pPr>
      <w:rPr>
        <w:rFonts w:ascii="inherit" w:hAnsi="inherit"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A7114F1"/>
    <w:multiLevelType w:val="hybridMultilevel"/>
    <w:tmpl w:val="CFAA35B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5"/>
  </w:num>
  <w:num w:numId="4">
    <w:abstractNumId w:val="3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B49E5"/>
    <w:rsid w:val="00010D69"/>
    <w:rsid w:val="000151D9"/>
    <w:rsid w:val="00055B90"/>
    <w:rsid w:val="00060BBE"/>
    <w:rsid w:val="00081909"/>
    <w:rsid w:val="00086FCE"/>
    <w:rsid w:val="00094ACE"/>
    <w:rsid w:val="000A1231"/>
    <w:rsid w:val="000B38A3"/>
    <w:rsid w:val="000F023F"/>
    <w:rsid w:val="00100713"/>
    <w:rsid w:val="00115B7D"/>
    <w:rsid w:val="00131FC5"/>
    <w:rsid w:val="0014020C"/>
    <w:rsid w:val="00152498"/>
    <w:rsid w:val="00187AE3"/>
    <w:rsid w:val="001F10DB"/>
    <w:rsid w:val="001F276E"/>
    <w:rsid w:val="001F3485"/>
    <w:rsid w:val="001F4FBC"/>
    <w:rsid w:val="00201D4A"/>
    <w:rsid w:val="002073C4"/>
    <w:rsid w:val="002103CB"/>
    <w:rsid w:val="00227B16"/>
    <w:rsid w:val="00232A06"/>
    <w:rsid w:val="00237BD9"/>
    <w:rsid w:val="00241CE8"/>
    <w:rsid w:val="002601BB"/>
    <w:rsid w:val="00261F68"/>
    <w:rsid w:val="0026516C"/>
    <w:rsid w:val="0028665B"/>
    <w:rsid w:val="002903ED"/>
    <w:rsid w:val="002A16E7"/>
    <w:rsid w:val="002A4913"/>
    <w:rsid w:val="002A77EC"/>
    <w:rsid w:val="002C3798"/>
    <w:rsid w:val="002D3359"/>
    <w:rsid w:val="002F0865"/>
    <w:rsid w:val="002F08A4"/>
    <w:rsid w:val="00303B9E"/>
    <w:rsid w:val="00310FCE"/>
    <w:rsid w:val="00314B48"/>
    <w:rsid w:val="003309BF"/>
    <w:rsid w:val="00346283"/>
    <w:rsid w:val="00372563"/>
    <w:rsid w:val="0037492A"/>
    <w:rsid w:val="0039065D"/>
    <w:rsid w:val="003A3ED2"/>
    <w:rsid w:val="003A45EF"/>
    <w:rsid w:val="003A4C43"/>
    <w:rsid w:val="003D1E78"/>
    <w:rsid w:val="003F079A"/>
    <w:rsid w:val="004048DF"/>
    <w:rsid w:val="0041549E"/>
    <w:rsid w:val="004373D8"/>
    <w:rsid w:val="0046238F"/>
    <w:rsid w:val="00464297"/>
    <w:rsid w:val="0046735C"/>
    <w:rsid w:val="004710D0"/>
    <w:rsid w:val="004902F8"/>
    <w:rsid w:val="004A7F4A"/>
    <w:rsid w:val="004D159F"/>
    <w:rsid w:val="004D21A6"/>
    <w:rsid w:val="004D4DCA"/>
    <w:rsid w:val="004E3694"/>
    <w:rsid w:val="004E7E6C"/>
    <w:rsid w:val="004F76EB"/>
    <w:rsid w:val="005326AC"/>
    <w:rsid w:val="00552E74"/>
    <w:rsid w:val="00584FA1"/>
    <w:rsid w:val="0059596F"/>
    <w:rsid w:val="005A5BAD"/>
    <w:rsid w:val="005C1B1B"/>
    <w:rsid w:val="005F7F38"/>
    <w:rsid w:val="0061017D"/>
    <w:rsid w:val="00626C65"/>
    <w:rsid w:val="0066665C"/>
    <w:rsid w:val="00685AD6"/>
    <w:rsid w:val="0069142F"/>
    <w:rsid w:val="00696BCA"/>
    <w:rsid w:val="006C6861"/>
    <w:rsid w:val="006C7640"/>
    <w:rsid w:val="006D13D1"/>
    <w:rsid w:val="00715516"/>
    <w:rsid w:val="00722427"/>
    <w:rsid w:val="0074154A"/>
    <w:rsid w:val="0076294D"/>
    <w:rsid w:val="00772FD5"/>
    <w:rsid w:val="00773791"/>
    <w:rsid w:val="00790977"/>
    <w:rsid w:val="007A01DD"/>
    <w:rsid w:val="007B4F1F"/>
    <w:rsid w:val="007C57A5"/>
    <w:rsid w:val="007D37E7"/>
    <w:rsid w:val="007F0961"/>
    <w:rsid w:val="00813E7C"/>
    <w:rsid w:val="008160B2"/>
    <w:rsid w:val="008343FB"/>
    <w:rsid w:val="00862E21"/>
    <w:rsid w:val="008651F0"/>
    <w:rsid w:val="008800B3"/>
    <w:rsid w:val="00882BD5"/>
    <w:rsid w:val="00883173"/>
    <w:rsid w:val="008D43F5"/>
    <w:rsid w:val="008F7213"/>
    <w:rsid w:val="00906B42"/>
    <w:rsid w:val="00923E30"/>
    <w:rsid w:val="00943CCE"/>
    <w:rsid w:val="00950242"/>
    <w:rsid w:val="00963BE5"/>
    <w:rsid w:val="0097413D"/>
    <w:rsid w:val="00976DD1"/>
    <w:rsid w:val="009778F2"/>
    <w:rsid w:val="00980EBA"/>
    <w:rsid w:val="00987363"/>
    <w:rsid w:val="00995021"/>
    <w:rsid w:val="009A1EBF"/>
    <w:rsid w:val="009D2F9D"/>
    <w:rsid w:val="009D33AE"/>
    <w:rsid w:val="009E3D23"/>
    <w:rsid w:val="00A02BEA"/>
    <w:rsid w:val="00A045A4"/>
    <w:rsid w:val="00A25E1B"/>
    <w:rsid w:val="00A32D56"/>
    <w:rsid w:val="00A548B0"/>
    <w:rsid w:val="00A56A84"/>
    <w:rsid w:val="00A64FBE"/>
    <w:rsid w:val="00A70ECB"/>
    <w:rsid w:val="00A929C1"/>
    <w:rsid w:val="00AA145F"/>
    <w:rsid w:val="00AB21D6"/>
    <w:rsid w:val="00AC19C2"/>
    <w:rsid w:val="00AC1A95"/>
    <w:rsid w:val="00AD41CA"/>
    <w:rsid w:val="00AD5688"/>
    <w:rsid w:val="00AD661F"/>
    <w:rsid w:val="00AF0D97"/>
    <w:rsid w:val="00B43D96"/>
    <w:rsid w:val="00B52160"/>
    <w:rsid w:val="00B56D41"/>
    <w:rsid w:val="00B660D1"/>
    <w:rsid w:val="00B82044"/>
    <w:rsid w:val="00B87254"/>
    <w:rsid w:val="00BA06DC"/>
    <w:rsid w:val="00BA449F"/>
    <w:rsid w:val="00BB49E5"/>
    <w:rsid w:val="00BC2E0A"/>
    <w:rsid w:val="00BC4760"/>
    <w:rsid w:val="00C05D56"/>
    <w:rsid w:val="00C077FA"/>
    <w:rsid w:val="00C10A39"/>
    <w:rsid w:val="00C14E0C"/>
    <w:rsid w:val="00C27028"/>
    <w:rsid w:val="00C37BAD"/>
    <w:rsid w:val="00CA2F7A"/>
    <w:rsid w:val="00CA3CB7"/>
    <w:rsid w:val="00CE23B4"/>
    <w:rsid w:val="00D020AA"/>
    <w:rsid w:val="00D032D7"/>
    <w:rsid w:val="00D1734D"/>
    <w:rsid w:val="00D21750"/>
    <w:rsid w:val="00D255AC"/>
    <w:rsid w:val="00D3714F"/>
    <w:rsid w:val="00D52C5B"/>
    <w:rsid w:val="00D64585"/>
    <w:rsid w:val="00D911DB"/>
    <w:rsid w:val="00D94B1C"/>
    <w:rsid w:val="00D95640"/>
    <w:rsid w:val="00D95E81"/>
    <w:rsid w:val="00DA2D8B"/>
    <w:rsid w:val="00DB1753"/>
    <w:rsid w:val="00DE5449"/>
    <w:rsid w:val="00DE61E4"/>
    <w:rsid w:val="00DE6D5B"/>
    <w:rsid w:val="00E020A7"/>
    <w:rsid w:val="00E0360A"/>
    <w:rsid w:val="00E0362F"/>
    <w:rsid w:val="00E216D8"/>
    <w:rsid w:val="00E24129"/>
    <w:rsid w:val="00E25FBE"/>
    <w:rsid w:val="00E4721A"/>
    <w:rsid w:val="00E87918"/>
    <w:rsid w:val="00EA0575"/>
    <w:rsid w:val="00ED6AF7"/>
    <w:rsid w:val="00EF47A7"/>
    <w:rsid w:val="00EF70D8"/>
    <w:rsid w:val="00F03042"/>
    <w:rsid w:val="00F172E8"/>
    <w:rsid w:val="00F230B0"/>
    <w:rsid w:val="00F44284"/>
    <w:rsid w:val="00F619AE"/>
    <w:rsid w:val="00F83FFB"/>
    <w:rsid w:val="00F84408"/>
    <w:rsid w:val="00FA0DF7"/>
    <w:rsid w:val="00FC4002"/>
    <w:rsid w:val="00FD45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880B19"/>
  <w15:chartTrackingRefBased/>
  <w15:docId w15:val="{173AF1A2-4166-406C-9024-94B13786E5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6516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516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6516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516C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6516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6516C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1F4F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4FB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4FB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4F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4FB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4F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4FBC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773791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A25E1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A25E1B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D21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21750"/>
  </w:style>
  <w:style w:type="paragraph" w:styleId="Footer">
    <w:name w:val="footer"/>
    <w:basedOn w:val="Normal"/>
    <w:link w:val="FooterChar"/>
    <w:uiPriority w:val="99"/>
    <w:unhideWhenUsed/>
    <w:rsid w:val="00D21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1750"/>
  </w:style>
  <w:style w:type="paragraph" w:styleId="FootnoteText">
    <w:name w:val="footnote text"/>
    <w:basedOn w:val="Normal"/>
    <w:link w:val="FootnoteTextChar"/>
    <w:uiPriority w:val="99"/>
    <w:semiHidden/>
    <w:unhideWhenUsed/>
    <w:rsid w:val="0099502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9502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995021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7F0961"/>
    <w:rPr>
      <w:color w:val="954F72" w:themeColor="followedHyperlink"/>
      <w:u w:val="single"/>
    </w:rPr>
  </w:style>
  <w:style w:type="character" w:customStyle="1" w:styleId="bold">
    <w:name w:val="bold"/>
    <w:basedOn w:val="DefaultParagraphFont"/>
    <w:rsid w:val="00C37B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0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2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8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94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4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8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19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71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57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39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24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566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23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87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62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778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727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099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396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905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2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0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5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9E251E-7598-404D-A11B-A66D651E8D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48</Words>
  <Characters>844</Characters>
  <Application>Microsoft Office Word</Application>
  <DocSecurity>0</DocSecurity>
  <Lines>7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e Knipe</dc:creator>
  <cp:keywords/>
  <dc:description/>
  <cp:lastModifiedBy>Dee Knipe</cp:lastModifiedBy>
  <cp:revision>3</cp:revision>
  <cp:lastPrinted>2018-04-23T07:59:00Z</cp:lastPrinted>
  <dcterms:created xsi:type="dcterms:W3CDTF">2018-06-27T08:05:00Z</dcterms:created>
  <dcterms:modified xsi:type="dcterms:W3CDTF">2018-07-30T13:23:00Z</dcterms:modified>
</cp:coreProperties>
</file>